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 xml:space="preserve">School of </w:t>
      </w:r>
      <w:proofErr w:type="spellStart"/>
      <w:r w:rsidRPr="00DC5438">
        <w:t>Opto</w:t>
      </w:r>
      <w:proofErr w:type="spellEnd"/>
      <w:r w:rsidRPr="00DC5438">
        <w:t>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</w:t>
      </w:r>
      <w:r w:rsidR="001C06EF" w:rsidRPr="001C06EF">
        <w:rPr>
          <w:color w:val="FF0000"/>
        </w:rPr>
        <w:t>Deposited with</w:t>
      </w:r>
      <w:r w:rsidR="00091324" w:rsidRPr="001C06EF">
        <w:rPr>
          <w:color w:val="FF0000"/>
        </w:rPr>
        <w:t xml:space="preserve"> </w:t>
      </w:r>
      <w:r w:rsidR="00875A6F">
        <w:rPr>
          <w:color w:val="FF0000"/>
        </w:rPr>
        <w:t xml:space="preserve">the </w:t>
      </w:r>
      <w:r w:rsidR="00091324" w:rsidRPr="001C06EF">
        <w:rPr>
          <w:color w:val="FF0000"/>
        </w:rPr>
        <w:t>sa</w:t>
      </w:r>
      <w:r w:rsidR="00091324" w:rsidRPr="001D28CE">
        <w:rPr>
          <w:color w:val="FF0000"/>
        </w:rPr>
        <w:t>me condition, the double-side</w:t>
      </w:r>
      <w:r w:rsidR="005B60B0">
        <w:rPr>
          <w:color w:val="FF0000"/>
        </w:rPr>
        <w:t>d</w:t>
      </w:r>
      <w:r w:rsidR="00091324" w:rsidRPr="001D28CE">
        <w:rPr>
          <w:color w:val="FF0000"/>
        </w:rPr>
        <w:t xml:space="preserve"> YBCO thin films in one turn and different turns have good consistency.</w:t>
      </w:r>
      <w:r w:rsidR="00091324">
        <w:rPr>
          <w:color w:val="FF0000"/>
        </w:rPr>
        <w:t xml:space="preserve"> </w:t>
      </w:r>
      <w:r w:rsidR="00091324">
        <w:t>And t</w:t>
      </w:r>
      <w:r w:rsidR="00EA38FD" w:rsidRPr="00CE33A5">
        <w:t xml:space="preserve">he </w:t>
      </w:r>
      <w:r w:rsidR="006A61B6">
        <w:t>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5B60B0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D5FEC" w:rsidP="0070783D">
      <w:pPr>
        <w:ind w:firstLine="420"/>
      </w:pPr>
      <w:r w:rsidRPr="002D5FEC">
        <w:rPr>
          <w:rFonts w:asciiTheme="minorEastAsia" w:eastAsiaTheme="minorEastAsia" w:hAnsiTheme="minorEastAsia" w:hint="eastAsia"/>
          <w:color w:val="0070C0"/>
        </w:rPr>
        <w:t>[</w:t>
      </w:r>
      <w:r w:rsidRPr="002D5FEC">
        <w:rPr>
          <w:rFonts w:asciiTheme="minorEastAsia" w:eastAsiaTheme="minorEastAsia" w:hAnsiTheme="minorEastAsia"/>
          <w:color w:val="0070C0"/>
        </w:rPr>
        <w:t>p1]</w:t>
      </w:r>
      <w:r w:rsidR="004C5E20">
        <w:rPr>
          <w:rFonts w:asciiTheme="minorEastAsia" w:eastAsiaTheme="minorEastAsia" w:hAnsiTheme="minorEastAsia"/>
          <w:color w:val="0070C0"/>
        </w:rPr>
        <w:t xml:space="preserve"> </w:t>
      </w:r>
      <w:r w:rsidR="002E136D" w:rsidRPr="00CE33A5">
        <w:t>YBa</w:t>
      </w:r>
      <w:r w:rsidR="002E136D" w:rsidRPr="00CE33A5">
        <w:rPr>
          <w:vertAlign w:val="subscript"/>
        </w:rPr>
        <w:t>2</w:t>
      </w:r>
      <w:r w:rsidR="002E136D" w:rsidRPr="00CE33A5">
        <w:t>Cu</w:t>
      </w:r>
      <w:r w:rsidR="002E136D" w:rsidRPr="00CE33A5">
        <w:rPr>
          <w:vertAlign w:val="subscript"/>
        </w:rPr>
        <w:t>3</w:t>
      </w:r>
      <w:r w:rsidR="002E136D" w:rsidRPr="00CE33A5">
        <w:t>O</w:t>
      </w:r>
      <w:r w:rsidR="002E136D" w:rsidRPr="00CE33A5">
        <w:rPr>
          <w:vertAlign w:val="subscript"/>
        </w:rPr>
        <w:t>7-delta</w:t>
      </w:r>
      <w:r w:rsidR="002E136D"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0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0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2D5FEC" w:rsidP="00E835BD">
      <w:pPr>
        <w:spacing w:before="240"/>
        <w:ind w:firstLine="420"/>
      </w:pPr>
      <w:r w:rsidRPr="002D5FEC">
        <w:rPr>
          <w:color w:val="0070C0"/>
        </w:rPr>
        <w:lastRenderedPageBreak/>
        <w:t>[p2]</w:t>
      </w:r>
      <w:r w:rsidR="004C5E20">
        <w:rPr>
          <w:color w:val="0070C0"/>
        </w:rPr>
        <w:t xml:space="preserve"> </w:t>
      </w:r>
      <w:r w:rsidR="00095A80"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 w:rsidR="00095A80"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 w:rsidR="00095A80"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 w:rsidR="00095A80"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 w:rsidR="00095A80">
        <w:t xml:space="preserve"> for microwave usage</w:t>
      </w:r>
      <w:r w:rsidR="003D3A32" w:rsidRPr="00CE33A5">
        <w:t xml:space="preserve"> on single crystal include </w:t>
      </w:r>
      <w:r w:rsidR="00095A80"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095A80"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 w:rsidR="00095A80">
        <w:t xml:space="preserve">in batch </w:t>
      </w:r>
      <w:r w:rsidR="003221CE" w:rsidRPr="00CE33A5">
        <w:t xml:space="preserve">rapidly, but it </w:t>
      </w:r>
      <w:r w:rsidR="00095A80"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 w:rsidR="00095A80"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 w:rsidR="00095A80">
        <w:t xml:space="preserve"> PLD, the films are still deposited one side after the other and it takes more than 6 hours to make a </w:t>
      </w:r>
      <w:r w:rsidR="0076198A">
        <w:t xml:space="preserve">double-sided </w:t>
      </w:r>
      <w:r w:rsidR="00095A80">
        <w:t xml:space="preserve">sample. </w:t>
      </w:r>
      <w:r w:rsidR="00EA2198" w:rsidRPr="00CE33A5">
        <w:t>The t</w:t>
      </w:r>
      <w:r w:rsidR="00A61BDB" w:rsidRPr="00CE33A5">
        <w:t xml:space="preserve">raditional </w:t>
      </w:r>
      <w:r w:rsidR="00A61BDB" w:rsidRPr="00CE33A5">
        <w:lastRenderedPageBreak/>
        <w:t>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>hours</w:t>
      </w:r>
      <w:r w:rsidR="0045608C">
        <w:t xml:space="preserve"> (8 hours)</w:t>
      </w:r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2D5FEC" w:rsidP="0070783D">
      <w:pPr>
        <w:ind w:firstLine="420"/>
      </w:pPr>
      <w:r w:rsidRPr="002D5FEC">
        <w:rPr>
          <w:color w:val="0070C0"/>
        </w:rPr>
        <w:t>[p3]</w:t>
      </w:r>
      <w:r w:rsidR="004C5E20">
        <w:rPr>
          <w:color w:val="0070C0"/>
        </w:rPr>
        <w:t xml:space="preserve"> </w:t>
      </w:r>
      <w:r w:rsidR="00877A0D"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</w:t>
      </w:r>
      <w:r w:rsidR="00264458" w:rsidRPr="00264458">
        <w:t xml:space="preserve">buffered metal </w:t>
      </w:r>
      <w:r w:rsidR="00737588">
        <w:t xml:space="preserve">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>have good high frequency properties</w:t>
      </w:r>
      <w:r w:rsidR="00802893">
        <w:t xml:space="preserve"> </w:t>
      </w:r>
      <w:r w:rsidR="005B2AE1">
        <w:fldChar w:fldCharType="begin"/>
      </w:r>
      <w:r w:rsidR="005B2AE1"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>
        <w:fldChar w:fldCharType="separate"/>
      </w:r>
      <w:r w:rsidR="005B2AE1">
        <w:rPr>
          <w:noProof/>
        </w:rPr>
        <w:t>[27]</w:t>
      </w:r>
      <w:r w:rsidR="005B2AE1">
        <w:fldChar w:fldCharType="end"/>
      </w:r>
      <w:r w:rsidR="00737588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4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C959B6"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 w:rsidR="00C959B6"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2D5FEC" w:rsidP="0070783D">
      <w:pPr>
        <w:ind w:firstLine="420"/>
        <w:rPr>
          <w:rFonts w:cs="Arial"/>
        </w:rPr>
      </w:pPr>
      <w:r w:rsidRPr="002D5FEC">
        <w:rPr>
          <w:color w:val="0070C0"/>
        </w:rPr>
        <w:t>[p</w:t>
      </w:r>
      <w:r>
        <w:rPr>
          <w:color w:val="0070C0"/>
        </w:rPr>
        <w:t>5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4424AE"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proofErr w:type="spellStart"/>
      <w:r w:rsidR="00AB137E">
        <w:t>turnplate</w:t>
      </w:r>
      <w:proofErr w:type="spellEnd"/>
      <w:r w:rsidR="00AB137E">
        <w:t xml:space="preserve"> </w:t>
      </w:r>
      <w:r w:rsidR="00457889">
        <w:t>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Pr="006F5571" w:rsidRDefault="002D5FEC" w:rsidP="006F5571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6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08288D">
        <w:t>A</w:t>
      </w:r>
      <w:r w:rsidR="0008288D" w:rsidRPr="00CE33A5">
        <w:t xml:space="preserve"> planetary </w:t>
      </w:r>
      <w:proofErr w:type="spellStart"/>
      <w:r w:rsidR="00BB4BDD">
        <w:t>turnplate</w:t>
      </w:r>
      <w:proofErr w:type="spellEnd"/>
      <w:r w:rsidR="0008288D" w:rsidRPr="00CE33A5">
        <w:t xml:space="preserve"> </w:t>
      </w:r>
      <w:r w:rsidR="009B49CF" w:rsidRPr="001D28CE">
        <w:rPr>
          <w:color w:val="FF0000"/>
        </w:rPr>
        <w:t>made of stainless steel</w:t>
      </w:r>
      <w:r w:rsidR="0008288D">
        <w:t xml:space="preserve"> and a </w:t>
      </w:r>
      <w:r w:rsidR="00F10F6D">
        <w:t>U-type</w:t>
      </w:r>
      <w:r w:rsidR="00EA675C">
        <w:t xml:space="preserve"> nozzle</w:t>
      </w:r>
      <w:r w:rsidR="009B49CF">
        <w:t xml:space="preserve"> </w:t>
      </w:r>
      <w:r w:rsidR="009B49CF" w:rsidRPr="001D28CE">
        <w:rPr>
          <w:color w:val="FF0000"/>
        </w:rPr>
        <w:t>made of copper</w:t>
      </w:r>
      <w:r w:rsidR="0008288D" w:rsidRPr="00CE33A5">
        <w:t xml:space="preserve">, </w:t>
      </w:r>
      <w:r w:rsidR="00BD77F0">
        <w:t>were</w:t>
      </w:r>
      <w:r w:rsidR="0008288D" w:rsidRPr="00CE33A5">
        <w:t xml:space="preserve"> designed to prepare </w:t>
      </w:r>
      <w:r w:rsidR="00BD77F0">
        <w:t xml:space="preserve">12 </w:t>
      </w:r>
      <w:r w:rsidR="0008288D" w:rsidRPr="00CE33A5">
        <w:t xml:space="preserve">pieces of </w:t>
      </w:r>
      <w:r w:rsidR="0008288D">
        <w:t>double-sided YBCO thin films</w:t>
      </w:r>
      <w:r w:rsidR="0008288D"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08288D"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DA28E6" w:rsidRPr="00DA28E6">
        <w:t>Figure 1</w:t>
      </w:r>
      <w:r w:rsidR="00AB137E" w:rsidRPr="009D4865">
        <w:fldChar w:fldCharType="end"/>
      </w:r>
      <w:r w:rsidR="00AB137E">
        <w:t>(a), t</w:t>
      </w:r>
      <w:r w:rsidR="0008288D" w:rsidRPr="00CE33A5">
        <w:t xml:space="preserve">he </w:t>
      </w:r>
      <w:proofErr w:type="spellStart"/>
      <w:r w:rsidR="00BB4BDD">
        <w:t>turnplate</w:t>
      </w:r>
      <w:proofErr w:type="spellEnd"/>
      <w:r w:rsidR="0008288D" w:rsidRPr="00CE33A5">
        <w:t xml:space="preserve"> </w:t>
      </w:r>
      <w:r w:rsidR="00AB137E">
        <w:t>has</w:t>
      </w:r>
      <w:r w:rsidR="0008288D" w:rsidRPr="00CE33A5">
        <w:t xml:space="preserve"> 12 circumferentially shaped openin</w:t>
      </w:r>
      <w:r w:rsidR="0008288D">
        <w:t>gs, in which wafers were maintained</w:t>
      </w:r>
      <w:r w:rsidR="0008288D" w:rsidRPr="00CE33A5">
        <w:t xml:space="preserve">. With it, at most 12 pieces of YBCO </w:t>
      </w:r>
      <w:r w:rsidR="0008288D">
        <w:t>thin films</w:t>
      </w:r>
      <w:r w:rsidR="0008288D" w:rsidRPr="00CE33A5">
        <w:t xml:space="preserve"> could be deposited </w:t>
      </w:r>
      <w:r w:rsidR="0008288D">
        <w:t>in one run</w:t>
      </w:r>
      <w:r w:rsidR="0008288D" w:rsidRPr="00CE33A5">
        <w:t>, significantly shortening the pr</w:t>
      </w:r>
      <w:r w:rsidR="0070783D">
        <w:t>oduction</w:t>
      </w:r>
      <w:r w:rsidR="0008288D" w:rsidRPr="00CE33A5">
        <w:t xml:space="preserve"> progress of each YBCO </w:t>
      </w:r>
      <w:r w:rsidR="0008288D">
        <w:t>thin films</w:t>
      </w:r>
      <w:r w:rsidR="0008288D"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lastRenderedPageBreak/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 xml:space="preserve">substrate, such as </w:t>
      </w:r>
      <w:r w:rsidR="009B49CF" w:rsidRPr="009B49CF">
        <w:rPr>
          <w:color w:val="FF0000"/>
        </w:rPr>
        <w:t>53</w:t>
      </w:r>
      <w:r w:rsidR="00BD77F0">
        <w:t xml:space="preserve"> mm vs 50.8</w:t>
      </w:r>
      <w:r w:rsidR="009B49CF">
        <w:t xml:space="preserve"> </w:t>
      </w:r>
      <w:r w:rsidR="00BD77F0">
        <w:t>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>.</w:t>
      </w:r>
      <w:r w:rsidR="009B49CF" w:rsidRPr="00AD64AE">
        <w:t xml:space="preserve"> </w:t>
      </w:r>
      <w:r w:rsidR="009B49CF" w:rsidRPr="001D28CE">
        <w:rPr>
          <w:color w:val="FF0000"/>
        </w:rPr>
        <w:t xml:space="preserve">In order to avoid that the centripetal force is too large that the wafer cannot “walk” normally, the rotating rate cannot be too large. Here, the rotating rate </w:t>
      </w:r>
      <w:r w:rsidR="009B49CF" w:rsidRPr="001D28CE">
        <w:rPr>
          <w:rFonts w:eastAsiaTheme="minorEastAsia"/>
          <w:color w:val="FF0000"/>
        </w:rPr>
        <w:t xml:space="preserve">of the </w:t>
      </w:r>
      <w:proofErr w:type="spellStart"/>
      <w:r w:rsidR="009B49CF" w:rsidRPr="001D28CE">
        <w:rPr>
          <w:rFonts w:eastAsiaTheme="minorEastAsia"/>
          <w:color w:val="FF0000"/>
        </w:rPr>
        <w:t>turnplate</w:t>
      </w:r>
      <w:proofErr w:type="spellEnd"/>
      <w:r w:rsidR="009B49CF" w:rsidRPr="001D28CE">
        <w:rPr>
          <w:color w:val="FF0000"/>
        </w:rPr>
        <w:t xml:space="preserve"> is set to be 12 turns</w:t>
      </w:r>
      <w:r w:rsidR="009B49CF" w:rsidRPr="001D28CE">
        <w:rPr>
          <w:rFonts w:eastAsiaTheme="minorEastAsia" w:hint="eastAsia"/>
          <w:color w:val="FF0000"/>
        </w:rPr>
        <w:t xml:space="preserve"> </w:t>
      </w:r>
      <w:r w:rsidR="009B49CF" w:rsidRPr="001D28CE">
        <w:rPr>
          <w:rFonts w:eastAsiaTheme="minorEastAsia"/>
          <w:color w:val="FF0000"/>
        </w:rPr>
        <w:t>per minute.</w:t>
      </w:r>
      <w:r w:rsidR="00873468">
        <w:t xml:space="preserve">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="0008288D" w:rsidRPr="0070783D">
        <w:t xml:space="preserve"> two opposite symmetrical </w:t>
      </w:r>
      <w:r w:rsidR="00224C69" w:rsidRPr="0070783D">
        <w:t>linear</w:t>
      </w:r>
      <w:r w:rsidR="0008288D" w:rsidRPr="0070783D">
        <w:t xml:space="preserve"> slits</w:t>
      </w:r>
      <w:r w:rsidR="009B49CF">
        <w:t xml:space="preserve">, with 1 mm in width and </w:t>
      </w:r>
      <w:r w:rsidR="009B49CF" w:rsidRPr="009B49CF">
        <w:rPr>
          <w:color w:val="FF0000"/>
        </w:rPr>
        <w:t>110</w:t>
      </w:r>
      <w:r w:rsidR="009B49CF">
        <w:t xml:space="preserve"> </w:t>
      </w:r>
      <w:r w:rsidR="00224C69" w:rsidRPr="0070783D">
        <w:t xml:space="preserve">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 xml:space="preserve">and </w:t>
      </w:r>
      <w:r w:rsidR="009B49CF" w:rsidRPr="009B49CF">
        <w:rPr>
          <w:color w:val="FF0000"/>
        </w:rPr>
        <w:t>45</w:t>
      </w:r>
      <w:r w:rsidR="009B49CF">
        <w:t xml:space="preserve"> </w:t>
      </w:r>
      <w:r w:rsidR="00873468">
        <w:t>mm in distance each other.</w:t>
      </w:r>
      <w:r w:rsidR="0008288D" w:rsidRPr="0070783D">
        <w:t xml:space="preserve"> </w:t>
      </w:r>
      <w:r w:rsidR="00873468">
        <w:t xml:space="preserve">It </w:t>
      </w:r>
      <w:r w:rsidR="0008288D" w:rsidRPr="0070783D">
        <w:t xml:space="preserve">was used to deposit </w:t>
      </w:r>
      <w:r w:rsidR="00A93396">
        <w:t xml:space="preserve">double-sided </w:t>
      </w:r>
      <w:r w:rsidR="0008288D" w:rsidRPr="0070783D">
        <w:t xml:space="preserve">YBCO </w:t>
      </w:r>
      <w:r w:rsidR="00A93396">
        <w:t xml:space="preserve">thin films </w:t>
      </w:r>
      <w:r w:rsidR="0008288D"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776AB6" w:rsidRPr="0070783D">
        <w:t>(b)</w:t>
      </w:r>
      <w:r w:rsidR="0008288D"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BB4BDD" w:rsidRPr="0070783D">
        <w:t>(c).</w:t>
      </w:r>
      <w:r w:rsidR="00BB4BDD" w:rsidRPr="00E0721C">
        <w:rPr>
          <w:color w:val="FF0000"/>
        </w:rPr>
        <w:t xml:space="preserve"> </w:t>
      </w:r>
      <w:r w:rsidR="003D2B42">
        <w:rPr>
          <w:color w:val="FF0000"/>
        </w:rPr>
        <w:t>Meanwhile, t</w:t>
      </w:r>
      <w:r w:rsidR="006F5571" w:rsidRPr="00E0721C">
        <w:rPr>
          <w:color w:val="FF0000"/>
        </w:rPr>
        <w:t xml:space="preserve">he </w:t>
      </w:r>
      <w:r w:rsidR="00A65912" w:rsidRPr="00E0721C">
        <w:rPr>
          <w:color w:val="FF0000"/>
        </w:rPr>
        <w:t>nozzle</w:t>
      </w:r>
      <w:r w:rsidR="006F5571" w:rsidRPr="00E0721C">
        <w:rPr>
          <w:color w:val="FF0000"/>
        </w:rPr>
        <w:t xml:space="preserve"> is covered with </w:t>
      </w:r>
      <w:r w:rsidR="00A65912" w:rsidRPr="00E0721C">
        <w:rPr>
          <w:color w:val="FF0000"/>
        </w:rPr>
        <w:t xml:space="preserve">a </w:t>
      </w:r>
      <w:r w:rsidR="006F5571" w:rsidRPr="00E0721C">
        <w:rPr>
          <w:color w:val="FF0000"/>
        </w:rPr>
        <w:t>heat shield. And the width of the uniform deposition area which is limited by the width of</w:t>
      </w:r>
      <w:r w:rsidR="009742F8" w:rsidRPr="00E0721C">
        <w:rPr>
          <w:color w:val="FF0000"/>
        </w:rPr>
        <w:t xml:space="preserve"> the opening of</w:t>
      </w:r>
      <w:r w:rsidR="006F5571" w:rsidRPr="00E0721C">
        <w:rPr>
          <w:color w:val="FF0000"/>
        </w:rPr>
        <w:t xml:space="preserve"> the heat shield, is about 21 mm.</w:t>
      </w:r>
    </w:p>
    <w:p w:rsidR="00FB29A8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7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224C69"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2D5FEC" w:rsidP="009976EF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8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B039A7" w:rsidRPr="00CE33A5">
        <w:t xml:space="preserve">The thickness </w:t>
      </w:r>
      <w:r w:rsidR="00F36E2B">
        <w:t xml:space="preserve">of YBCO thin films </w:t>
      </w:r>
      <w:r w:rsidR="00B039A7" w:rsidRPr="00CE33A5">
        <w:t>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="00B039A7"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lastRenderedPageBreak/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5B60B0" w:rsidRDefault="007D1501" w:rsidP="005B60B0">
      <w:pPr>
        <w:pStyle w:val="3"/>
      </w:pPr>
      <w:r w:rsidRPr="005B60B0">
        <w:t xml:space="preserve">3.1 The </w:t>
      </w:r>
      <w:r w:rsidR="003F3AE7" w:rsidRPr="005B60B0">
        <w:t xml:space="preserve">preparation </w:t>
      </w:r>
      <w:r w:rsidR="00F31F33" w:rsidRPr="005B60B0">
        <w:t>efficiency</w:t>
      </w:r>
      <w:r w:rsidR="003F3AE7" w:rsidRPr="005B60B0">
        <w:t xml:space="preserve"> of double-sided YBCO </w:t>
      </w:r>
      <w:r w:rsidR="007F0C92" w:rsidRPr="005B60B0">
        <w:t>thin films</w:t>
      </w:r>
      <w:r w:rsidR="003F3AE7" w:rsidRPr="005B60B0">
        <w:t xml:space="preserve"> on LAO </w:t>
      </w:r>
      <w:r w:rsidR="00341F53" w:rsidRPr="005B60B0">
        <w:rPr>
          <w:rFonts w:hint="eastAsia"/>
        </w:rPr>
        <w:t>wafer</w:t>
      </w:r>
      <w:r w:rsidR="003F3AE7" w:rsidRPr="005B60B0">
        <w:t>s</w:t>
      </w:r>
    </w:p>
    <w:p w:rsidR="00490B91" w:rsidRDefault="002D5FEC" w:rsidP="005B60B0">
      <w:pPr>
        <w:ind w:firstLine="420"/>
        <w:rPr>
          <w:rFonts w:eastAsiaTheme="minorEastAsia" w:cs="Arial"/>
          <w:szCs w:val="18"/>
        </w:rPr>
      </w:pPr>
      <w:r w:rsidRPr="002D5FEC">
        <w:rPr>
          <w:color w:val="0070C0"/>
        </w:rPr>
        <w:t>[p</w:t>
      </w:r>
      <w:r>
        <w:rPr>
          <w:color w:val="0070C0"/>
        </w:rPr>
        <w:t>9</w:t>
      </w:r>
      <w:r w:rsidRPr="002D5FEC">
        <w:rPr>
          <w:color w:val="0070C0"/>
        </w:rPr>
        <w:t>]</w:t>
      </w:r>
      <w:r w:rsidR="00641CDB">
        <w:rPr>
          <w:color w:val="0070C0"/>
        </w:rPr>
        <w:t xml:space="preserve"> </w:t>
      </w:r>
      <w:r w:rsidR="005B60B0" w:rsidRPr="005B60B0">
        <w:rPr>
          <w:rFonts w:eastAsiaTheme="minorEastAsia"/>
          <w:color w:val="FF0000"/>
        </w:rPr>
        <w:t>Using our pulsed inject MOCVD, at</w:t>
      </w:r>
      <w:r w:rsidR="005B60B0" w:rsidRPr="005B60B0">
        <w:rPr>
          <w:color w:val="FF0000"/>
        </w:rPr>
        <w:t xml:space="preserve"> most 12 pieces of 2-in. YBCO thin films could be prepared in one turn. Thus, the average preparation rate of double-sided 500 nm thick YBCO thin films in one run is only about 16 min per piece as shown in table 1.</w:t>
      </w:r>
      <w:r w:rsidR="005B60B0">
        <w:rPr>
          <w:color w:val="FF0000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</w:t>
      </w:r>
      <w:r w:rsidR="004B6F08">
        <w:rPr>
          <w:rFonts w:eastAsiaTheme="minorEastAsia" w:cs="Arial"/>
          <w:szCs w:val="18"/>
        </w:rPr>
        <w:lastRenderedPageBreak/>
        <w:t xml:space="preserve">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</w:t>
      </w:r>
      <w:r w:rsidR="005B60B0">
        <w:rPr>
          <w:rFonts w:eastAsiaTheme="minorEastAsia" w:cs="Arial"/>
          <w:szCs w:val="18"/>
        </w:rPr>
        <w:t>less than 4 hours to make a run</w:t>
      </w:r>
      <w:r w:rsidR="00CB7965">
        <w:rPr>
          <w:rFonts w:eastAsiaTheme="minorEastAsia" w:cs="Arial"/>
          <w:szCs w:val="18"/>
        </w:rPr>
        <w:t>,</w:t>
      </w:r>
      <w:r w:rsidR="005B60B0">
        <w:rPr>
          <w:rFonts w:eastAsiaTheme="minorEastAsia" w:cs="Arial"/>
          <w:szCs w:val="18"/>
        </w:rPr>
        <w:t xml:space="preserve"> </w:t>
      </w:r>
      <w:r w:rsidR="00CB7965">
        <w:rPr>
          <w:rFonts w:eastAsiaTheme="minorEastAsia" w:cs="Arial"/>
          <w:szCs w:val="18"/>
        </w:rPr>
        <w:t xml:space="preserve">which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2D5FEC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 w:rsidRPr="002D5FEC">
        <w:rPr>
          <w:color w:val="0070C0"/>
        </w:rPr>
        <w:t>[p</w:t>
      </w:r>
      <w:r>
        <w:rPr>
          <w:color w:val="0070C0"/>
        </w:rPr>
        <w:t>10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805662">
        <w:rPr>
          <w:rFonts w:eastAsiaTheme="minorEastAsia"/>
        </w:rPr>
        <w:t xml:space="preserve">The </w:t>
      </w:r>
      <w:r w:rsidR="00805662">
        <w:rPr>
          <w:rFonts w:eastAsiaTheme="minorEastAsia" w:hint="eastAsia"/>
        </w:rPr>
        <w:t>in</w:t>
      </w:r>
      <w:r w:rsidR="00805662"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 w:rsidR="00805662">
        <w:rPr>
          <w:rFonts w:eastAsiaTheme="minorEastAsia"/>
        </w:rPr>
        <w:t xml:space="preserve"> double-sided deposition aside</w:t>
      </w:r>
      <w:r w:rsidR="00805662">
        <w:rPr>
          <w:rFonts w:eastAsiaTheme="minorEastAsia" w:hint="eastAsia"/>
        </w:rPr>
        <w:t>,</w:t>
      </w:r>
      <w:r w:rsidR="00805662"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A28E6" w:rsidRPr="00DA28E6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1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A28E6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1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63C7DB6" wp14:editId="09AFAD26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3392525D" wp14:editId="0F6E7F2C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D11761B" wp14:editId="41ECA959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6ED7">
        <w:rPr>
          <w:rFonts w:eastAsiaTheme="minorEastAsia" w:hint="eastAsia"/>
        </w:rPr>
        <w:t xml:space="preserve"> </w:t>
      </w:r>
      <w:r w:rsidR="000D6ED7">
        <w:rPr>
          <w:rFonts w:eastAsiaTheme="minorEastAsia"/>
        </w:rPr>
        <w:t xml:space="preserve">    </w:t>
      </w:r>
      <w:r w:rsidR="000D6ED7">
        <w:rPr>
          <w:rFonts w:eastAsiaTheme="minorEastAsia"/>
          <w:noProof/>
        </w:rPr>
        <w:drawing>
          <wp:inline distT="0" distB="0" distL="0" distR="0" wp14:anchorId="2F29965F" wp14:editId="697A8896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0D6ED7" w:rsidP="000D6ED7">
      <w:pPr>
        <w:tabs>
          <w:tab w:val="center" w:pos="2552"/>
          <w:tab w:val="center" w:pos="7088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Pr="002A4B6B" w:rsidRDefault="00791FBD" w:rsidP="009D4865">
      <w:pPr>
        <w:pStyle w:val="aff"/>
      </w:pPr>
      <w:bookmarkStart w:id="2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A28E6">
        <w:rPr>
          <w:b/>
          <w:noProof/>
        </w:rPr>
        <w:t>1</w:t>
      </w:r>
      <w:r w:rsidR="001E2CB4">
        <w:rPr>
          <w:b/>
        </w:rPr>
        <w:fldChar w:fldCharType="end"/>
      </w:r>
      <w:bookmarkEnd w:id="2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proofErr w:type="spellStart"/>
      <w:r w:rsidR="00BB4BDD" w:rsidRPr="002A4B6B">
        <w:t>turnplate</w:t>
      </w:r>
      <w:proofErr w:type="spellEnd"/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</w:t>
      </w:r>
      <w:r w:rsidRPr="002A4B6B">
        <w:t xml:space="preserve">and the </w:t>
      </w:r>
      <w:r w:rsidR="00D50062" w:rsidRPr="002A4B6B">
        <w:t>nozzle</w:t>
      </w:r>
      <w:r w:rsidR="000D6ED7" w:rsidRPr="000D6ED7">
        <w:rPr>
          <w:color w:val="FF0000"/>
        </w:rPr>
        <w:t>;</w:t>
      </w:r>
      <w:r w:rsidR="001C06EF">
        <w:rPr>
          <w:color w:val="FF0000"/>
        </w:rPr>
        <w:t xml:space="preserve"> </w:t>
      </w:r>
      <w:r w:rsidR="000D6ED7" w:rsidRPr="000D6ED7">
        <w:rPr>
          <w:color w:val="FF0000"/>
        </w:rPr>
        <w:t>(</w:t>
      </w:r>
      <w:r w:rsidR="000D6ED7" w:rsidRPr="00B30F0A">
        <w:rPr>
          <w:color w:val="FF0000"/>
        </w:rPr>
        <w:t>d) the rotating deposition model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846BE5" w:rsidRDefault="00846BE5" w:rsidP="00846BE5">
      <w:pPr>
        <w:pStyle w:val="aff"/>
        <w:jc w:val="center"/>
        <w:rPr>
          <w:b/>
        </w:rPr>
      </w:pPr>
      <w:bookmarkStart w:id="3" w:name="_Ref18159138"/>
      <w:bookmarkStart w:id="4" w:name="_Ref18416475"/>
      <w:r>
        <w:rPr>
          <w:b/>
          <w:noProof/>
        </w:rPr>
        <w:lastRenderedPageBreak/>
        <w:drawing>
          <wp:inline distT="0" distB="0" distL="0" distR="0" wp14:anchorId="1CD6C6AC" wp14:editId="769088B3">
            <wp:extent cx="2260800" cy="18000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6BE5" w:rsidRPr="00B30F0A" w:rsidRDefault="00846BE5" w:rsidP="00846BE5">
      <w:pPr>
        <w:pStyle w:val="aff"/>
        <w:rPr>
          <w:b/>
          <w:color w:val="FF0000"/>
        </w:rPr>
      </w:pPr>
      <w:bookmarkStart w:id="5" w:name="_Ref18437333"/>
      <w:bookmarkStart w:id="6" w:name="_Ref18437179"/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2</w:t>
      </w:r>
      <w:r w:rsidRPr="00B30F0A">
        <w:rPr>
          <w:b/>
          <w:color w:val="FF0000"/>
        </w:rPr>
        <w:fldChar w:fldCharType="end"/>
      </w:r>
      <w:bookmarkEnd w:id="3"/>
      <w:bookmarkEnd w:id="5"/>
      <w:r w:rsidRPr="00B30F0A">
        <w:rPr>
          <w:b/>
          <w:color w:val="FF0000"/>
        </w:rPr>
        <w:t xml:space="preserve">. </w:t>
      </w:r>
      <w:r w:rsidRPr="00B30F0A">
        <w:rPr>
          <w:color w:val="FF0000"/>
        </w:rPr>
        <w:t xml:space="preserve">The </w:t>
      </w:r>
      <w:r w:rsidRPr="00B30F0A">
        <w:rPr>
          <w:rFonts w:hint="eastAsia"/>
          <w:color w:val="FF0000"/>
        </w:rPr>
        <w:t>thick</w:t>
      </w:r>
      <w:r w:rsidRPr="00B30F0A">
        <w:rPr>
          <w:color w:val="FF0000"/>
        </w:rPr>
        <w:t>ness distribution of 2-in. YBCO thin films</w:t>
      </w:r>
      <w:bookmarkEnd w:id="4"/>
      <w:bookmarkEnd w:id="6"/>
      <w:r w:rsidRPr="00B30F0A">
        <w:rPr>
          <w:color w:val="FF0000"/>
        </w:rPr>
        <w:t xml:space="preserve"> under different condition</w:t>
      </w:r>
      <w:r w:rsidR="00EC7B52">
        <w:rPr>
          <w:color w:val="FF0000"/>
        </w:rPr>
        <w:t>s</w:t>
      </w:r>
      <w:r w:rsidRPr="00B30F0A">
        <w:rPr>
          <w:color w:val="FF0000"/>
        </w:rPr>
        <w:t>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1D94187" wp14:editId="26B38D52">
            <wp:extent cx="2660400" cy="1872000"/>
            <wp:effectExtent l="0" t="0" r="698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660400" cy="18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7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3</w:t>
      </w:r>
      <w:r w:rsidR="009D4865">
        <w:rPr>
          <w:b/>
        </w:rPr>
        <w:fldChar w:fldCharType="end"/>
      </w:r>
      <w:bookmarkEnd w:id="7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846BE5" w:rsidRDefault="0091141C" w:rsidP="00846BE5">
      <w:pPr>
        <w:spacing w:after="0"/>
        <w:ind w:firstLineChars="0" w:firstLine="0"/>
        <w:jc w:val="center"/>
        <w:rPr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3FC7EA4D" wp14:editId="73747060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8" w:name="_Ref18159176"/>
      <w:r w:rsidR="00360E6D">
        <w:rPr>
          <w:b/>
          <w:noProof/>
        </w:rPr>
        <w:drawing>
          <wp:inline distT="0" distB="0" distL="0" distR="0" wp14:anchorId="6BEF5C81">
            <wp:extent cx="3881886" cy="2713316"/>
            <wp:effectExtent l="0" t="0" r="444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1900" cy="27273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46BE5" w:rsidRDefault="00846BE5" w:rsidP="00846BE5">
      <w:pPr>
        <w:pStyle w:val="aff"/>
        <w:jc w:val="center"/>
        <w:sectPr w:rsidR="00846BE5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4</w:t>
      </w:r>
      <w:r w:rsidRPr="00B30F0A">
        <w:rPr>
          <w:b/>
          <w:color w:val="FF0000"/>
        </w:rPr>
        <w:fldChar w:fldCharType="end"/>
      </w:r>
      <w:r w:rsidRPr="00B30F0A">
        <w:rPr>
          <w:b/>
          <w:color w:val="FF0000"/>
        </w:rPr>
        <w:t xml:space="preserve">. </w:t>
      </w:r>
      <w:proofErr w:type="spellStart"/>
      <w:r w:rsidRPr="00B30F0A">
        <w:rPr>
          <w:i/>
          <w:color w:val="FF0000"/>
        </w:rPr>
        <w:t>J</w:t>
      </w:r>
      <w:r w:rsidRPr="00B30F0A">
        <w:rPr>
          <w:i/>
          <w:color w:val="FF0000"/>
          <w:vertAlign w:val="subscript"/>
        </w:rPr>
        <w:t>c</w:t>
      </w:r>
      <w:proofErr w:type="spellEnd"/>
      <w:r w:rsidRPr="00B30F0A">
        <w:rPr>
          <w:i/>
          <w:color w:val="FF0000"/>
        </w:rPr>
        <w:t xml:space="preserve"> </w:t>
      </w:r>
      <w:r w:rsidR="00863E02">
        <w:rPr>
          <w:color w:val="FF0000"/>
        </w:rPr>
        <w:t>(77 K, 0 T) of</w:t>
      </w:r>
      <w:r w:rsidRPr="00B30F0A">
        <w:rPr>
          <w:color w:val="FF0000"/>
        </w:rPr>
        <w:t xml:space="preserve"> double-sided YBCO thin films in one turn and different turns</w:t>
      </w:r>
    </w:p>
    <w:p w:rsidR="00846BE5" w:rsidRDefault="00846BE5" w:rsidP="00F679F9">
      <w:pPr>
        <w:pStyle w:val="aff"/>
        <w:sectPr w:rsidR="00846BE5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5507FC00" wp14:editId="2E5B5FD9">
            <wp:extent cx="2443277" cy="192995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452415" cy="1937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602E8">
      <w:pPr>
        <w:pStyle w:val="aff"/>
        <w:jc w:val="center"/>
      </w:pPr>
      <w:bookmarkStart w:id="9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5</w:t>
      </w:r>
      <w:r>
        <w:rPr>
          <w:b/>
        </w:rPr>
        <w:fldChar w:fldCharType="end"/>
      </w:r>
      <w:bookmarkEnd w:id="9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A602E8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0278C521" wp14:editId="6E2F266D">
            <wp:extent cx="3956400" cy="28656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3956400" cy="286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0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6</w:t>
      </w:r>
      <w:r>
        <w:rPr>
          <w:b/>
        </w:rPr>
        <w:fldChar w:fldCharType="end"/>
      </w:r>
      <w:bookmarkEnd w:id="10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21E22095" wp14:editId="7B08BDC8">
            <wp:extent cx="3081600" cy="261000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081600" cy="261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1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7</w:t>
      </w:r>
      <w:r>
        <w:rPr>
          <w:b/>
        </w:rPr>
        <w:fldChar w:fldCharType="end"/>
      </w:r>
      <w:bookmarkEnd w:id="8"/>
      <w:bookmarkEnd w:id="11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2" w:name="OLE_LINK1"/>
      <w:bookmarkStart w:id="13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2"/>
      <w:bookmarkEnd w:id="13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DF1038E" wp14:editId="52224CE1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4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8</w:t>
      </w:r>
      <w:r w:rsidR="009D4865">
        <w:rPr>
          <w:b/>
        </w:rPr>
        <w:fldChar w:fldCharType="end"/>
      </w:r>
      <w:bookmarkEnd w:id="14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>double-side</w:t>
      </w:r>
      <w:r w:rsidR="00197BD6">
        <w:rPr>
          <w:rFonts w:hint="eastAsia"/>
        </w:rPr>
        <w:t>d</w:t>
      </w:r>
      <w:bookmarkStart w:id="15" w:name="_GoBack"/>
      <w:bookmarkEnd w:id="15"/>
      <w:r w:rsidRPr="00C06C71">
        <w:t xml:space="preserve">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A602E8" w:rsidRPr="00AA01D4" w:rsidRDefault="008641D3" w:rsidP="00A602E8">
      <w:pPr>
        <w:ind w:firstLine="420"/>
        <w:rPr>
          <w:rFonts w:eastAsiaTheme="minorEastAsia"/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1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The rotating deposition model of our pulsed inject MOCVD is shown in Figure1(d), the wafer self-rotates as it rotates with the </w:t>
      </w:r>
      <w:proofErr w:type="spellStart"/>
      <w:r w:rsidR="00A602E8" w:rsidRPr="00AA01D4">
        <w:rPr>
          <w:rFonts w:eastAsiaTheme="minorEastAsia"/>
          <w:color w:val="FF0000"/>
        </w:rPr>
        <w:t>turnplate</w:t>
      </w:r>
      <w:proofErr w:type="spellEnd"/>
      <w:r w:rsidR="00A602E8" w:rsidRPr="00AA01D4">
        <w:rPr>
          <w:rFonts w:eastAsiaTheme="minorEastAsia"/>
          <w:color w:val="FF0000"/>
        </w:rPr>
        <w:t xml:space="preserve">. The self-rotating rate of the LAO </w:t>
      </w:r>
      <w:r w:rsidR="00A602E8" w:rsidRPr="00AA01D4">
        <w:rPr>
          <w:rFonts w:eastAsiaTheme="minorEastAsia" w:hint="eastAsia"/>
          <w:color w:val="FF0000"/>
        </w:rPr>
        <w:t>wa</w:t>
      </w:r>
      <w:r w:rsidR="00A602E8" w:rsidRPr="00AA01D4">
        <w:rPr>
          <w:rFonts w:eastAsiaTheme="minorEastAsia"/>
          <w:color w:val="FF0000"/>
        </w:rPr>
        <w:t xml:space="preserve">fer is related to the rotating rate and the diffidence of circumference between the opening and the wafer. Here, </w:t>
      </w:r>
      <w:r w:rsidR="00A602E8" w:rsidRPr="00AA01D4">
        <w:rPr>
          <w:rFonts w:eastAsiaTheme="minorEastAsia" w:hint="eastAsia"/>
          <w:color w:val="FF0000"/>
        </w:rPr>
        <w:t>t</w:t>
      </w:r>
      <w:r w:rsidR="00A602E8" w:rsidRPr="00AA01D4">
        <w:rPr>
          <w:rFonts w:eastAsiaTheme="minorEastAsia"/>
          <w:color w:val="FF0000"/>
        </w:rPr>
        <w:t xml:space="preserve">he self-rotating rate is about </w:t>
      </w:r>
      <w:r w:rsidR="00656E6B">
        <w:rPr>
          <w:rFonts w:eastAsiaTheme="minorEastAsia" w:cs="Times New Roman"/>
          <w:color w:val="FF0000"/>
        </w:rPr>
        <w:t>0.6 turn per min</w:t>
      </w:r>
      <w:r w:rsidR="00A602E8" w:rsidRPr="00AA01D4">
        <w:rPr>
          <w:rFonts w:eastAsiaTheme="minorEastAsia"/>
          <w:color w:val="FF0000"/>
        </w:rPr>
        <w:t>. As for 500</w:t>
      </w:r>
      <w:r w:rsidR="001C06EF">
        <w:rPr>
          <w:rFonts w:eastAsiaTheme="minorEastAsia"/>
          <w:color w:val="FF000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nm YBCO </w:t>
      </w:r>
      <w:r w:rsidR="00A602E8" w:rsidRPr="00AA01D4">
        <w:rPr>
          <w:rFonts w:eastAsiaTheme="minorEastAsia" w:hint="eastAsia"/>
          <w:color w:val="FF0000"/>
        </w:rPr>
        <w:t>thin</w:t>
      </w:r>
      <w:r w:rsidR="00A602E8" w:rsidRPr="00AA01D4">
        <w:rPr>
          <w:rFonts w:eastAsiaTheme="minorEastAsia"/>
          <w:color w:val="FF0000"/>
        </w:rPr>
        <w:t xml:space="preserve"> films, the deposition time is 75 min as shown in table 1. Thus, the 2-in. LAO wafer rotated about 45 turns during deposition.</w:t>
      </w:r>
    </w:p>
    <w:p w:rsidR="00A602E8" w:rsidRPr="00AA01D4" w:rsidRDefault="008641D3" w:rsidP="00A602E8">
      <w:pPr>
        <w:ind w:firstLine="420"/>
        <w:rPr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2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In order to identify the self-rotating behavior’s effect on the thickness distribution, YBCO films was deposited on two 2-in. LAO wafers of which one LAO wafer was fixed and the other self-rotated. The thickness of the two pieces of YBCO thin films were measured along the diameter. </w:t>
      </w:r>
      <w:r w:rsidR="00A602E8" w:rsidRPr="00AA01D4">
        <w:rPr>
          <w:color w:val="FF0000"/>
        </w:rPr>
        <w:t xml:space="preserve">As shown in </w:t>
      </w:r>
      <w:r w:rsidR="00A602E8" w:rsidRPr="00AA01D4">
        <w:rPr>
          <w:color w:val="FF0000"/>
        </w:rPr>
        <w:fldChar w:fldCharType="begin"/>
      </w:r>
      <w:r w:rsidR="00A602E8" w:rsidRPr="00AA01D4">
        <w:rPr>
          <w:color w:val="FF0000"/>
        </w:rPr>
        <w:instrText xml:space="preserve"> REF _Ref18437333 \h  \* MERGEFORMAT </w:instrText>
      </w:r>
      <w:r w:rsidR="00A602E8" w:rsidRPr="00AA01D4">
        <w:rPr>
          <w:color w:val="FF0000"/>
        </w:rPr>
      </w:r>
      <w:r w:rsidR="00A602E8" w:rsidRPr="00AA01D4">
        <w:rPr>
          <w:color w:val="FF0000"/>
        </w:rPr>
        <w:fldChar w:fldCharType="separate"/>
      </w:r>
      <w:r w:rsidR="00DA28E6" w:rsidRPr="00DA28E6">
        <w:rPr>
          <w:rFonts w:hint="eastAsia"/>
          <w:color w:val="FF0000"/>
        </w:rPr>
        <w:t>F</w:t>
      </w:r>
      <w:r w:rsidR="00DA28E6" w:rsidRPr="00DA28E6">
        <w:rPr>
          <w:color w:val="FF0000"/>
        </w:rPr>
        <w:t>igure 2</w:t>
      </w:r>
      <w:r w:rsidR="00A602E8" w:rsidRPr="00AA01D4">
        <w:rPr>
          <w:color w:val="FF0000"/>
        </w:rPr>
        <w:fldChar w:fldCharType="end"/>
      </w:r>
      <w:r w:rsidR="00A602E8" w:rsidRPr="00AA01D4">
        <w:rPr>
          <w:color w:val="FF0000"/>
        </w:rPr>
        <w:t xml:space="preserve">, the thickness distribution curve of the YBCO thin films which self-rotated </w:t>
      </w:r>
      <w:r w:rsidR="00A602E8" w:rsidRPr="00AA01D4">
        <w:rPr>
          <w:rFonts w:eastAsiaTheme="minorEastAsia" w:hint="eastAsia"/>
          <w:color w:val="FF0000"/>
        </w:rPr>
        <w:t>dur</w:t>
      </w:r>
      <w:r w:rsidR="00A602E8" w:rsidRPr="00AA01D4">
        <w:rPr>
          <w:color w:val="FF0000"/>
        </w:rPr>
        <w:t xml:space="preserve">ing deposition is centered on zero. It indicates that the thickness of the films is distributed along the radius. And the thickness distribution curve of the YBCO thin films </w:t>
      </w:r>
      <w:r w:rsidR="00A602E8" w:rsidRPr="00AA01D4">
        <w:rPr>
          <w:rFonts w:eastAsiaTheme="minorEastAsia"/>
          <w:color w:val="FF0000"/>
        </w:rPr>
        <w:t>which was</w:t>
      </w:r>
      <w:r w:rsidR="00A602E8" w:rsidRPr="00AA01D4">
        <w:rPr>
          <w:color w:val="FF0000"/>
        </w:rPr>
        <w:t xml:space="preserve"> fixed kept going down along the diameter. Obviously, the homogeneity of in-plane thickness is improved with the </w:t>
      </w:r>
      <w:r w:rsidR="00A602E8" w:rsidRPr="00AA01D4">
        <w:rPr>
          <w:rFonts w:eastAsiaTheme="minorEastAsia" w:hint="eastAsia"/>
          <w:color w:val="FF0000"/>
        </w:rPr>
        <w:t>wafer</w:t>
      </w:r>
      <w:r w:rsidR="00A602E8" w:rsidRPr="00AA01D4">
        <w:rPr>
          <w:rFonts w:eastAsiaTheme="minorEastAsia"/>
          <w:color w:val="FF0000"/>
        </w:rPr>
        <w:t>’s self-rotating</w:t>
      </w:r>
      <w:r w:rsidR="00A602E8" w:rsidRPr="00AA01D4">
        <w:rPr>
          <w:color w:val="FF0000"/>
        </w:rPr>
        <w:t xml:space="preserve"> behavior. </w:t>
      </w:r>
    </w:p>
    <w:p w:rsidR="00E23D55" w:rsidRPr="00340EB5" w:rsidRDefault="008641D3" w:rsidP="00DF24D4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</w:t>
      </w:r>
      <w:r w:rsidRPr="002D5FEC">
        <w:rPr>
          <w:color w:val="0070C0"/>
        </w:rPr>
        <w:t>3]</w:t>
      </w:r>
      <w:r w:rsidR="000A4E2C">
        <w:rPr>
          <w:color w:val="0070C0"/>
        </w:rPr>
        <w:t xml:space="preserve"> </w:t>
      </w:r>
      <w:r w:rsidR="00D54C68" w:rsidRPr="00D54C68">
        <w:rPr>
          <w:color w:val="FF0000"/>
        </w:rPr>
        <w:t>The thickness distribution along the radius of both two sides of 2-in. YBCO thin films was shown in Figure 3.</w:t>
      </w:r>
      <w:r w:rsidR="00D54C68">
        <w:t xml:space="preserve"> </w:t>
      </w:r>
      <w:r w:rsidR="00D54C68" w:rsidRPr="00D54C68">
        <w:rPr>
          <w:rFonts w:eastAsiaTheme="minorEastAsia" w:cs="Times New Roman"/>
        </w:rPr>
        <w:t>T</w:t>
      </w:r>
      <w:r w:rsidR="004411C8">
        <w:t xml:space="preserve">he average thickness of the two sides are </w:t>
      </w:r>
      <w:r w:rsidR="004411C8">
        <w:lastRenderedPageBreak/>
        <w:t>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="004411C8" w:rsidRPr="004411C8">
        <w:t xml:space="preserve"> </w:t>
      </w:r>
      <w:r w:rsidR="0015027C">
        <w:t xml:space="preserve">in-plane </w:t>
      </w:r>
      <w:r w:rsidR="004411C8" w:rsidRPr="004411C8">
        <w:t>deviation</w:t>
      </w:r>
      <w:r w:rsidR="004411C8">
        <w:t xml:space="preserve"> of thickness of each 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8641D3" w:rsidP="008329E6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4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DA28E6" w:rsidRPr="00373324">
        <w:rPr>
          <w:rFonts w:eastAsiaTheme="minorEastAsia" w:hint="eastAsia"/>
          <w:color w:val="FF0000"/>
        </w:rPr>
        <w:t>Figu</w:t>
      </w:r>
      <w:r w:rsidR="00DA28E6" w:rsidRPr="00373324">
        <w:rPr>
          <w:rFonts w:eastAsiaTheme="minorEastAsia"/>
          <w:color w:val="FF0000"/>
        </w:rPr>
        <w:t xml:space="preserve">re 4 </w:t>
      </w:r>
      <w:r w:rsidR="002728CF" w:rsidRPr="00373324">
        <w:rPr>
          <w:rFonts w:eastAsiaTheme="minorEastAsia"/>
          <w:color w:val="FF0000"/>
        </w:rPr>
        <w:t xml:space="preserve">shows the measured results of </w:t>
      </w:r>
      <w:proofErr w:type="spellStart"/>
      <w:r w:rsidR="002872AD" w:rsidRPr="00373324">
        <w:rPr>
          <w:rFonts w:eastAsia="Cambria"/>
          <w:i/>
          <w:color w:val="FF0000"/>
        </w:rPr>
        <w:t>J</w:t>
      </w:r>
      <w:r w:rsidR="002872AD" w:rsidRPr="00373324">
        <w:rPr>
          <w:rFonts w:eastAsia="Cambria"/>
          <w:i/>
          <w:color w:val="FF0000"/>
          <w:vertAlign w:val="subscript"/>
        </w:rPr>
        <w:t>c</w:t>
      </w:r>
      <w:proofErr w:type="spellEnd"/>
      <w:r w:rsidR="002872AD" w:rsidRPr="00373324">
        <w:rPr>
          <w:rFonts w:eastAsiaTheme="minorEastAsia"/>
          <w:color w:val="FF0000"/>
        </w:rPr>
        <w:t xml:space="preserve"> (77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K, 0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T)</w:t>
      </w:r>
      <w:r w:rsidR="005867F4" w:rsidRPr="00373324">
        <w:rPr>
          <w:rFonts w:eastAsiaTheme="minorEastAsia"/>
          <w:color w:val="FF0000"/>
        </w:rPr>
        <w:t xml:space="preserve"> of</w:t>
      </w:r>
      <w:r w:rsidR="0060664B" w:rsidRPr="00373324">
        <w:rPr>
          <w:rFonts w:eastAsiaTheme="minorEastAsia"/>
          <w:color w:val="FF0000"/>
        </w:rPr>
        <w:t xml:space="preserve"> </w:t>
      </w:r>
      <w:r w:rsidR="002728CF" w:rsidRPr="00373324">
        <w:rPr>
          <w:rFonts w:eastAsiaTheme="minorEastAsia"/>
          <w:color w:val="FF0000"/>
        </w:rPr>
        <w:t xml:space="preserve">double-sided YBCO </w:t>
      </w:r>
      <w:r w:rsidR="007F0C92" w:rsidRPr="00373324">
        <w:rPr>
          <w:rFonts w:eastAsiaTheme="minorEastAsia"/>
          <w:color w:val="FF0000"/>
        </w:rPr>
        <w:t>thin films</w:t>
      </w:r>
      <w:r w:rsidR="002728CF" w:rsidRPr="00373324">
        <w:rPr>
          <w:rFonts w:eastAsiaTheme="minorEastAsia"/>
          <w:color w:val="FF0000"/>
        </w:rPr>
        <w:t xml:space="preserve"> on LAO substrate</w:t>
      </w:r>
      <w:r w:rsidR="002E5264" w:rsidRPr="0037332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in</w:t>
      </w:r>
      <w:r w:rsidR="002E5264" w:rsidRPr="00AA01D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on</w:t>
      </w:r>
      <w:r w:rsidR="002E5264" w:rsidRPr="00AA01D4">
        <w:rPr>
          <w:rFonts w:eastAsiaTheme="minorEastAsia"/>
          <w:color w:val="FF0000"/>
        </w:rPr>
        <w:t>e turn and diffe</w:t>
      </w:r>
      <w:r w:rsidR="006457C1">
        <w:rPr>
          <w:rFonts w:eastAsiaTheme="minorEastAsia"/>
          <w:color w:val="FF0000"/>
        </w:rPr>
        <w:t xml:space="preserve">rent turns under </w:t>
      </w:r>
      <w:r w:rsidR="00A26CF2">
        <w:rPr>
          <w:rFonts w:eastAsiaTheme="minorEastAsia"/>
          <w:color w:val="FF0000"/>
        </w:rPr>
        <w:t xml:space="preserve">the </w:t>
      </w:r>
      <w:r w:rsidR="006457C1">
        <w:rPr>
          <w:rFonts w:eastAsiaTheme="minorEastAsia"/>
          <w:color w:val="FF0000"/>
        </w:rPr>
        <w:t>same condition</w:t>
      </w:r>
      <w:r w:rsidR="002728CF">
        <w:rPr>
          <w:rFonts w:eastAsiaTheme="minorEastAsia"/>
        </w:rPr>
        <w:t>.</w:t>
      </w:r>
      <w:r w:rsidR="002E5264">
        <w:rPr>
          <w:rFonts w:eastAsiaTheme="minorEastAsia"/>
        </w:rPr>
        <w:t xml:space="preserve"> </w:t>
      </w:r>
      <w:r w:rsidR="002E5264" w:rsidRPr="00112BF9">
        <w:rPr>
          <w:rFonts w:eastAsiaTheme="minorEastAsia"/>
          <w:color w:val="FF0000"/>
        </w:rPr>
        <w:t xml:space="preserve">The </w:t>
      </w:r>
      <w:proofErr w:type="spellStart"/>
      <w:r w:rsidR="002E5264" w:rsidRPr="00112BF9">
        <w:rPr>
          <w:rFonts w:eastAsiaTheme="minorEastAsia"/>
          <w:i/>
          <w:color w:val="FF0000"/>
        </w:rPr>
        <w:t>J</w:t>
      </w:r>
      <w:r w:rsidR="002E5264" w:rsidRPr="00112BF9">
        <w:rPr>
          <w:rFonts w:eastAsiaTheme="minorEastAsia"/>
          <w:i/>
          <w:color w:val="FF0000"/>
          <w:vertAlign w:val="subscript"/>
        </w:rPr>
        <w:t>c</w:t>
      </w:r>
      <w:proofErr w:type="spellEnd"/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of</w:t>
      </w:r>
      <w:r w:rsidR="002E5264" w:rsidRPr="00112BF9">
        <w:rPr>
          <w:rFonts w:eastAsiaTheme="minorEastAsia"/>
          <w:color w:val="FF0000"/>
        </w:rPr>
        <w:t xml:space="preserve"> YBCO thin films on different </w:t>
      </w:r>
      <w:r w:rsidR="006E636C">
        <w:rPr>
          <w:rFonts w:eastAsiaTheme="minorEastAsia"/>
          <w:color w:val="FF0000"/>
        </w:rPr>
        <w:t>opening</w:t>
      </w:r>
      <w:r w:rsidR="00F0357F">
        <w:rPr>
          <w:rFonts w:eastAsiaTheme="minorEastAsia"/>
          <w:color w:val="FF0000"/>
        </w:rPr>
        <w:t>s</w:t>
      </w:r>
      <w:r w:rsidR="002E5264" w:rsidRPr="00112BF9">
        <w:rPr>
          <w:rFonts w:eastAsiaTheme="minorEastAsia"/>
          <w:color w:val="FF0000"/>
        </w:rPr>
        <w:t xml:space="preserve"> in one turn and different turns are </w:t>
      </w:r>
      <w:r w:rsidR="0060664B">
        <w:rPr>
          <w:rFonts w:eastAsiaTheme="minorEastAsia" w:hint="eastAsia"/>
          <w:color w:val="FF0000"/>
        </w:rPr>
        <w:t>almost</w:t>
      </w:r>
      <w:r w:rsidR="002E5264" w:rsidRPr="00112BF9">
        <w:rPr>
          <w:rFonts w:eastAsiaTheme="minorEastAsia"/>
          <w:color w:val="FF0000"/>
        </w:rPr>
        <w:t xml:space="preserve"> the same</w:t>
      </w:r>
      <w:r w:rsidR="0060664B">
        <w:rPr>
          <w:rFonts w:eastAsiaTheme="minorEastAsia" w:hint="eastAsia"/>
          <w:color w:val="FF0000"/>
        </w:rPr>
        <w:t>,</w:t>
      </w:r>
      <w:r w:rsidR="002E5264" w:rsidRPr="00112BF9">
        <w:rPr>
          <w:rFonts w:eastAsiaTheme="minorEastAsia"/>
          <w:color w:val="FF0000"/>
        </w:rPr>
        <w:t xml:space="preserve"> which indicates our pulsed inject MOCVD has good consistency and repetition </w:t>
      </w:r>
      <w:r w:rsidR="002E5264" w:rsidRPr="00112BF9">
        <w:rPr>
          <w:rFonts w:eastAsiaTheme="minorEastAsia" w:hint="eastAsia"/>
          <w:color w:val="FF0000"/>
        </w:rPr>
        <w:t>in</w:t>
      </w:r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batch</w:t>
      </w:r>
      <w:r w:rsidR="002E5264" w:rsidRPr="00112BF9">
        <w:rPr>
          <w:rFonts w:eastAsiaTheme="minorEastAsia"/>
          <w:color w:val="FF0000"/>
        </w:rPr>
        <w:t xml:space="preserve"> production of double-sided YBCO thin films.</w:t>
      </w:r>
      <w:r w:rsidR="002728CF">
        <w:rPr>
          <w:rFonts w:eastAsiaTheme="minorEastAsia"/>
        </w:rPr>
        <w:t xml:space="preserve"> </w:t>
      </w:r>
      <w:r w:rsidR="002E5264" w:rsidRPr="002E5264">
        <w:rPr>
          <w:rFonts w:eastAsiaTheme="minorEastAsia"/>
          <w:color w:val="FF0000"/>
        </w:rPr>
        <w:t xml:space="preserve">Meanwhile, </w:t>
      </w:r>
      <w:r w:rsidR="002E5264">
        <w:rPr>
          <w:rFonts w:eastAsiaTheme="minorEastAsia"/>
        </w:rPr>
        <w:t>t</w:t>
      </w:r>
      <w:r w:rsidR="002728CF">
        <w:rPr>
          <w:rFonts w:eastAsiaTheme="minorEastAsia"/>
        </w:rPr>
        <w:t xml:space="preserve">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T) at every point measured </w:t>
      </w:r>
      <w:r w:rsidR="002E5264" w:rsidRPr="00AA01D4">
        <w:rPr>
          <w:rFonts w:eastAsiaTheme="minorEastAsia"/>
          <w:color w:val="FF0000"/>
        </w:rPr>
        <w:t xml:space="preserve">on </w:t>
      </w:r>
      <w:r w:rsidR="0060664B">
        <w:rPr>
          <w:rFonts w:eastAsiaTheme="minorEastAsia"/>
          <w:color w:val="FF0000"/>
        </w:rPr>
        <w:t>sample</w:t>
      </w:r>
      <w:r w:rsidR="002E5264" w:rsidRPr="00AA01D4">
        <w:rPr>
          <w:rFonts w:eastAsiaTheme="minorEastAsia"/>
          <w:color w:val="FF0000"/>
        </w:rPr>
        <w:t xml:space="preserve"> 20190524</w:t>
      </w:r>
      <w:r w:rsidR="0060664B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/>
          <w:color w:val="FF0000"/>
        </w:rPr>
        <w:t>(YBCO on 2-in. LAO)</w:t>
      </w:r>
      <w:r w:rsidR="002E5264">
        <w:rPr>
          <w:rFonts w:eastAsiaTheme="minorEastAsia"/>
          <w:color w:val="FF0000"/>
        </w:rPr>
        <w:t xml:space="preserve"> </w:t>
      </w:r>
      <w:r w:rsidR="002728CF">
        <w:rPr>
          <w:rFonts w:eastAsiaTheme="minorEastAsia"/>
        </w:rPr>
        <w:t>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2E5264">
        <w:t xml:space="preserve"> a</w:t>
      </w:r>
      <w:r w:rsidR="00391D6D">
        <w:t>s</w:t>
      </w:r>
      <w:r w:rsidR="008329E6">
        <w:t xml:space="preserve"> shown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254 \h </w:instrText>
      </w:r>
      <w:r w:rsidR="00073BD7" w:rsidRPr="00073BD7">
        <w:instrText xml:space="preserve"> \* MERGEFORMAT </w:instrText>
      </w:r>
      <w:r w:rsidR="00751EA6" w:rsidRPr="00073BD7"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5</w:t>
      </w:r>
      <w:r w:rsidR="00751EA6" w:rsidRPr="00073BD7">
        <w:fldChar w:fldCharType="end"/>
      </w:r>
      <w:r w:rsidR="002E5264">
        <w:t xml:space="preserve">. And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F679F9" w:rsidRPr="009E4328" w:rsidRDefault="008641D3" w:rsidP="009E432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5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6E3803">
        <w:rPr>
          <w:rFonts w:eastAsiaTheme="minorEastAsia" w:hint="eastAsia"/>
        </w:rPr>
        <w:t>In</w:t>
      </w:r>
      <w:r w:rsidR="006E3803">
        <w:rPr>
          <w:rFonts w:eastAsiaTheme="minorEastAsia"/>
        </w:rPr>
        <w:t xml:space="preserve"> </w:t>
      </w:r>
      <w:r w:rsidR="006E3803">
        <w:rPr>
          <w:rFonts w:eastAsiaTheme="minorEastAsia" w:hint="eastAsia"/>
        </w:rPr>
        <w:t>order</w:t>
      </w:r>
      <w:r w:rsidR="006E3803"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6E3803"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 w:rsidR="006E3803">
        <w:rPr>
          <w:rFonts w:eastAsiaTheme="minorEastAsia"/>
        </w:rPr>
        <w:t xml:space="preserve"> was used to measure the </w:t>
      </w:r>
      <w:r w:rsidR="006E3803">
        <w:rPr>
          <w:rFonts w:eastAsiaTheme="minorEastAsia" w:hint="eastAsia"/>
        </w:rPr>
        <w:t>quality</w:t>
      </w:r>
      <w:r w:rsidR="006E3803"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 w:rsidR="006E3803">
        <w:rPr>
          <w:rFonts w:eastAsiaTheme="minorEastAsia"/>
        </w:rPr>
        <w:t>(</w:t>
      </w:r>
      <w:r w:rsidR="006E3803" w:rsidRPr="008329E6">
        <w:rPr>
          <w:rFonts w:eastAsiaTheme="minorEastAsia" w:cs="Times New Roman"/>
          <w:i/>
        </w:rPr>
        <w:t>Q</w:t>
      </w:r>
      <w:r w:rsidR="006E3803"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 w:rsidR="006E3803"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</w:t>
      </w:r>
      <w:r w:rsidR="00FC7554">
        <w:rPr>
          <w:rFonts w:eastAsiaTheme="minorEastAsia"/>
        </w:rPr>
        <w:t xml:space="preserve">The </w:t>
      </w:r>
      <w:proofErr w:type="spellStart"/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9E432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9E4328">
        <w:t xml:space="preserve"> </w:t>
      </w:r>
      <w:r w:rsidR="009E4328" w:rsidRPr="009E4328">
        <w:rPr>
          <w:color w:val="FF0000"/>
        </w:rPr>
        <w:t>(</w:t>
      </w:r>
      <w:r w:rsidR="009E4328" w:rsidRPr="009E4328">
        <w:rPr>
          <w:rFonts w:eastAsiaTheme="minorEastAsia"/>
          <w:color w:val="FF0000"/>
        </w:rPr>
        <w:t>77 K, 10 GHz</w:t>
      </w:r>
      <w:r w:rsidR="009E4328" w:rsidRPr="009E4328">
        <w:rPr>
          <w:color w:val="FF0000"/>
        </w:rPr>
        <w:t>)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8641D3" w:rsidP="004A55B7">
      <w:pPr>
        <w:ind w:firstLine="420"/>
        <w:rPr>
          <w:b/>
        </w:rPr>
      </w:pPr>
      <w:r w:rsidRPr="002D5FEC">
        <w:rPr>
          <w:color w:val="0070C0"/>
        </w:rPr>
        <w:t>[p</w:t>
      </w:r>
      <w:r>
        <w:rPr>
          <w:color w:val="0070C0"/>
        </w:rPr>
        <w:t>16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F679F9" w:rsidRPr="00356FFC">
        <w:t xml:space="preserve">The </w:t>
      </w:r>
      <w:r w:rsidR="00F679F9" w:rsidRPr="00356FFC">
        <w:rPr>
          <w:rFonts w:eastAsiaTheme="minorEastAsia"/>
        </w:rPr>
        <w:t>XRD</w:t>
      </w:r>
      <w:r w:rsidR="00F679F9" w:rsidRPr="00356FFC">
        <w:t xml:space="preserve">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 w:rsidR="00F679F9"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t xml:space="preserve">Figure </w:t>
      </w:r>
      <w:r w:rsidR="00DA28E6" w:rsidRPr="00DA28E6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 w:rsidR="00F679F9">
        <w:rPr>
          <w:rFonts w:eastAsia="等线"/>
        </w:rPr>
        <w:t>. Except the peaks of LAO at 23.4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 and </w:t>
      </w:r>
      <w:r w:rsidR="00F679F9">
        <w:rPr>
          <w:rFonts w:eastAsia="等线" w:hint="eastAsia"/>
        </w:rPr>
        <w:t>47.9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, there are </w:t>
      </w:r>
      <w:r w:rsidR="00F679F9">
        <w:rPr>
          <w:rFonts w:eastAsia="等线" w:hint="eastAsia"/>
        </w:rPr>
        <w:t>onl</w:t>
      </w:r>
      <w:r w:rsidR="00F679F9">
        <w:rPr>
          <w:rFonts w:eastAsia="等线"/>
        </w:rPr>
        <w:t xml:space="preserve">y YBCO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00l</w:t>
      </w:r>
      <w:r w:rsidR="00F679F9" w:rsidRPr="008329E6">
        <w:rPr>
          <w:rFonts w:eastAsia="等线"/>
        </w:rPr>
        <w:t>)</w:t>
      </w:r>
      <w:r w:rsidR="00F679F9">
        <w:rPr>
          <w:rFonts w:eastAsia="等线"/>
        </w:rPr>
        <w:t xml:space="preserve"> peaks other than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h00</w:t>
      </w:r>
      <w:r w:rsidR="00F679F9" w:rsidRPr="008329E6">
        <w:rPr>
          <w:rFonts w:eastAsia="等线"/>
        </w:rPr>
        <w:t xml:space="preserve">) </w:t>
      </w:r>
      <w:r w:rsidR="00F679F9">
        <w:rPr>
          <w:rFonts w:eastAsia="等线"/>
        </w:rPr>
        <w:t xml:space="preserve">peaks in the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F679F9"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 w:rsidR="00F679F9">
        <w:rPr>
          <w:rFonts w:eastAsia="等线"/>
        </w:rPr>
        <w:t xml:space="preserve"> expected. </w:t>
      </w:r>
    </w:p>
    <w:p w:rsidR="004A55B7" w:rsidRDefault="008641D3" w:rsidP="004A55B7">
      <w:pPr>
        <w:ind w:firstLine="420"/>
        <w:rPr>
          <w:rFonts w:eastAsia="等线"/>
        </w:rPr>
      </w:pPr>
      <w:r w:rsidRPr="002D5FEC">
        <w:rPr>
          <w:color w:val="0070C0"/>
        </w:rPr>
        <w:t>[p</w:t>
      </w:r>
      <w:r>
        <w:rPr>
          <w:color w:val="0070C0"/>
        </w:rPr>
        <w:t>17</w:t>
      </w:r>
      <w:r w:rsidRPr="002D5FEC">
        <w:rPr>
          <w:color w:val="0070C0"/>
        </w:rPr>
        <w:t>]</w:t>
      </w:r>
      <w:r w:rsidR="000273F7">
        <w:rPr>
          <w:color w:val="0070C0"/>
        </w:rPr>
        <w:t xml:space="preserve"> </w:t>
      </w:r>
      <w:r w:rsidR="00F679F9" w:rsidRPr="00E23D55">
        <w:rPr>
          <w:rFonts w:eastAsiaTheme="minorEastAsia" w:cs="Arial"/>
        </w:rPr>
        <w:t xml:space="preserve">The XRD </w:t>
      </w:r>
      <w:r w:rsidR="00F679F9" w:rsidRPr="008329E6">
        <w:rPr>
          <w:i/>
        </w:rPr>
        <w:t>ω</w:t>
      </w:r>
      <w:r w:rsidR="00F679F9">
        <w:rPr>
          <w:rFonts w:eastAsia="等线" w:cs="Arial"/>
        </w:rPr>
        <w:t>-</w:t>
      </w:r>
      <w:r w:rsidR="00F679F9" w:rsidRPr="00E23D55">
        <w:rPr>
          <w:rFonts w:eastAsia="等线" w:cs="Arial"/>
        </w:rPr>
        <w:t>scan</w:t>
      </w:r>
      <w:r w:rsidR="00F679F9">
        <w:rPr>
          <w:rFonts w:eastAsia="等线" w:cs="Arial"/>
        </w:rPr>
        <w:t>ning of the double-sided YBCO thin films, which were used to characterize the out-of-</w:t>
      </w:r>
      <w:r w:rsidR="00F679F9"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 xml:space="preserve">ent </w:t>
      </w:r>
      <w:r w:rsidR="00FB4ECF">
        <w:rPr>
          <w:rFonts w:eastAsia="等线"/>
        </w:rPr>
        <w:lastRenderedPageBreak/>
        <w:t>position of each side. As</w:t>
      </w:r>
      <w:r w:rsidR="00F679F9"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="00F679F9"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DC0020" w:rsidP="00DA2DC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8</w:t>
      </w:r>
      <w:r w:rsidRPr="002D5FEC">
        <w:rPr>
          <w:color w:val="0070C0"/>
        </w:rPr>
        <w:t>]</w:t>
      </w:r>
      <w:r w:rsidR="000A4E2C">
        <w:rPr>
          <w:color w:val="0070C0"/>
        </w:rPr>
        <w:t xml:space="preserve"> </w:t>
      </w:r>
      <w:r w:rsidR="008D1276"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="008D1276"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="008D1276"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="008D1276"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="008D1276"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="008D1276"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BB16ED">
        <w:rPr>
          <w:rFonts w:eastAsiaTheme="minorEastAsia"/>
        </w:rPr>
        <w:t xml:space="preserve"> 16</w:t>
      </w:r>
      <w:r w:rsidR="008D1276" w:rsidRPr="008D1276">
        <w:rPr>
          <w:rFonts w:eastAsiaTheme="minorEastAsia"/>
        </w:rPr>
        <w:t xml:space="preserve"> minutes per piece. </w:t>
      </w:r>
      <w:r w:rsidR="00333B76">
        <w:rPr>
          <w:rFonts w:eastAsiaTheme="minorEastAsia"/>
          <w:color w:val="FF0000"/>
        </w:rPr>
        <w:t>With the</w:t>
      </w:r>
      <w:r w:rsidR="0060664B">
        <w:rPr>
          <w:rFonts w:eastAsiaTheme="minorEastAsia"/>
          <w:color w:val="FF0000"/>
        </w:rPr>
        <w:t xml:space="preserve"> </w:t>
      </w:r>
      <w:r w:rsidR="009E4328" w:rsidRPr="00AA01D4">
        <w:rPr>
          <w:rFonts w:eastAsiaTheme="minorEastAsia"/>
          <w:color w:val="FF0000"/>
        </w:rPr>
        <w:t xml:space="preserve">same condition, </w:t>
      </w:r>
      <w:r w:rsidR="009E4328" w:rsidRPr="00AA01D4">
        <w:rPr>
          <w:color w:val="FF0000"/>
        </w:rPr>
        <w:t>double-side YBCO thin films in one turn and different turns have good consistency</w:t>
      </w:r>
      <w:r w:rsidR="009E4328" w:rsidRPr="00AA01D4">
        <w:rPr>
          <w:rFonts w:eastAsiaTheme="minorEastAsia"/>
          <w:color w:val="FF0000"/>
        </w:rPr>
        <w:t>.</w:t>
      </w:r>
      <w:r w:rsidR="009E4328">
        <w:rPr>
          <w:rFonts w:eastAsiaTheme="minorEastAsia"/>
          <w:color w:val="FF0000"/>
        </w:rPr>
        <w:t xml:space="preserve"> </w:t>
      </w:r>
      <w:r w:rsidR="008D1276" w:rsidRPr="008D1276">
        <w:rPr>
          <w:rFonts w:eastAsiaTheme="minorEastAsia"/>
        </w:rPr>
        <w:t xml:space="preserve">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="008D1276" w:rsidRPr="008D1276">
        <w:rPr>
          <w:rFonts w:eastAsiaTheme="minorEastAsia"/>
        </w:rPr>
        <w:t xml:space="preserve"> And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8D1276"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="008D1276" w:rsidRPr="008D1276">
        <w:rPr>
          <w:rFonts w:eastAsiaTheme="minorEastAsia"/>
        </w:rPr>
        <w:t>YBCO thin films with good biaxial texture is 2.2-2.4</w:t>
      </w:r>
      <w:r w:rsidR="00C2072E">
        <w:rPr>
          <w:rFonts w:eastAsiaTheme="minorEastAsia"/>
        </w:rPr>
        <w:t xml:space="preserve"> MA</w:t>
      </w:r>
      <w:r w:rsidR="00C2072E" w:rsidRPr="00C2072E">
        <w:rPr>
          <w:rFonts w:eastAsiaTheme="minorEastAsia" w:cs="Times New Roman"/>
        </w:rPr>
        <w:t>·</w:t>
      </w:r>
      <w:r w:rsidR="00F5757C">
        <w:rPr>
          <w:rFonts w:eastAsiaTheme="minorEastAsia"/>
        </w:rPr>
        <w:t>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 xml:space="preserve">T). Moreover,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8D1276"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="008D1276"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="008D1276"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D26368">
        <w:rPr>
          <w:rFonts w:eastAsiaTheme="minorEastAsia"/>
        </w:rPr>
        <w:t>MA</w:t>
      </w:r>
      <w:r w:rsidR="00D26368" w:rsidRPr="00C2072E">
        <w:rPr>
          <w:rFonts w:eastAsiaTheme="minorEastAsia" w:cs="Times New Roman"/>
        </w:rPr>
        <w:t>·</w:t>
      </w:r>
      <w:r w:rsidR="00A44047" w:rsidRPr="008D1276">
        <w:rPr>
          <w:rFonts w:eastAsiaTheme="minorEastAsia"/>
        </w:rPr>
        <w:t>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="008D1276"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="008D1276"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 xml:space="preserve">L. Guo-Chun, Z. Dawei, S. Chien-Fu, M.E. Johansson, R.S. Withers, D.E. Oates, A.C. Anderson, P. Polakos, P. </w:t>
      </w:r>
      <w:r w:rsidR="005B2AE1" w:rsidRPr="005B2AE1">
        <w:lastRenderedPageBreak/>
        <w:t>Mankiewich, E.d. Obaldia, R.E. Miller, High-power HTS microstrip filters for wireless communication, IEEE Transactions on Microwave Theory and Techniques, 43 (1995) 3020-3029, doi: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 xml:space="preserve">Y. He, Y. Wang, Y. Hu, W. Chen, Z. Yan, Superconducting electrode capacitor based on double-sided YBCO thin film </w:t>
      </w:r>
      <w:r w:rsidRPr="005B2AE1">
        <w:lastRenderedPageBreak/>
        <w:t>for wireless power transfer applications, Superconductor Science and Technology, 32 (2019), doi: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2Cu3O7−δ film by hot-wall type MOCVD, Physica C: Superconductivity, 288 (1997) 178-184, doi: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 xml:space="preserve">X.Z. Liu, B.W. Tao, X.W. Deng, Y. Zhang, Y.R. Li, The preparation of two inch double-sided YBCO thin films, </w:t>
      </w:r>
      <w:r w:rsidRPr="005B2AE1">
        <w:lastRenderedPageBreak/>
        <w:t>Superconductor Science and Technology, 15 (2002) 1698-1700, doi: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9] </w:t>
      </w:r>
      <w:r w:rsidR="00802893">
        <w:tab/>
      </w:r>
      <w:r w:rsidRPr="005B2AE1">
        <w:t>F. Ding, H. Gu, T. Li, J. Cao, X. Lv, Y. Lei, Batch production of large-area double-sided YBa2Cu3O</w:t>
      </w:r>
      <w:r w:rsidRPr="00632653">
        <w:rPr>
          <w:vertAlign w:val="subscript"/>
        </w:rPr>
        <w:t>7−δ</w:t>
      </w:r>
      <w:r w:rsidR="00632653">
        <w:t xml:space="preserve"> </w:t>
      </w:r>
      <w:r w:rsidRPr="005B2AE1">
        <w:t>thin films by DC magnetron sputtering, Superconductor Science and Technology, 22 (2009), doi: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thin films for RF applications, Physica C: Superconductivity, 392-396 (2003) 1225-1228, doi: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 xml:space="preserve">S. Miyata, K. Matsuse, A. Ibi, T. Izumi, Y. Shiohara, T. Goto, High-rate deposition of YBa2Cu3O7−δhigh-temperature </w:t>
      </w:r>
      <w:r w:rsidR="005B2AE1" w:rsidRPr="00802893">
        <w:lastRenderedPageBreak/>
        <w:t>superconducting films by IR-laser-assisted chemical vapor deposition, Superconductor Science and Technology, 26 (2013) 045020, doi: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10.1088/1361-6668/aa52a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802893">
      <w:pPr>
        <w:pStyle w:val="reference1"/>
        <w:ind w:left="405" w:hanging="405"/>
        <w:rPr>
          <w:rFonts w:eastAsiaTheme="minorEastAsia"/>
          <w:b/>
        </w:rPr>
      </w:pPr>
      <w:r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43116" w:rsidRDefault="00243116" w:rsidP="00CB77D5">
      <w:pPr>
        <w:ind w:left="420" w:firstLine="420"/>
      </w:pPr>
    </w:p>
  </w:endnote>
  <w:endnote w:type="continuationSeparator" w:id="0">
    <w:p w:rsidR="00243116" w:rsidRDefault="00243116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197BD6" w:rsidRPr="00197BD6">
      <w:rPr>
        <w:noProof/>
        <w:sz w:val="18"/>
        <w:lang w:val="zh-CN"/>
      </w:rPr>
      <w:t>9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43116" w:rsidRDefault="00243116" w:rsidP="00CB77D5">
      <w:pPr>
        <w:ind w:left="420" w:firstLine="420"/>
      </w:pPr>
      <w:r>
        <w:separator/>
      </w:r>
    </w:p>
  </w:footnote>
  <w:footnote w:type="continuationSeparator" w:id="0">
    <w:p w:rsidR="00243116" w:rsidRDefault="00243116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273F7"/>
    <w:rsid w:val="00027A7B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1324"/>
    <w:rsid w:val="000935EA"/>
    <w:rsid w:val="00095A80"/>
    <w:rsid w:val="000A4E2C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D7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97BD6"/>
    <w:rsid w:val="001A11CE"/>
    <w:rsid w:val="001A165E"/>
    <w:rsid w:val="001A2516"/>
    <w:rsid w:val="001A3FD0"/>
    <w:rsid w:val="001A51B5"/>
    <w:rsid w:val="001A57A6"/>
    <w:rsid w:val="001B0D13"/>
    <w:rsid w:val="001B1299"/>
    <w:rsid w:val="001B2DDE"/>
    <w:rsid w:val="001B36C5"/>
    <w:rsid w:val="001B489C"/>
    <w:rsid w:val="001B5539"/>
    <w:rsid w:val="001B703C"/>
    <w:rsid w:val="001C06EF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3116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5FEC"/>
    <w:rsid w:val="002D7B29"/>
    <w:rsid w:val="002E0797"/>
    <w:rsid w:val="002E0FB9"/>
    <w:rsid w:val="002E136D"/>
    <w:rsid w:val="002E4B8E"/>
    <w:rsid w:val="002E5264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3B7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0E6D"/>
    <w:rsid w:val="00363AAD"/>
    <w:rsid w:val="003640DE"/>
    <w:rsid w:val="00364CFA"/>
    <w:rsid w:val="0036641C"/>
    <w:rsid w:val="0037179B"/>
    <w:rsid w:val="00372D9C"/>
    <w:rsid w:val="00373324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02F4"/>
    <w:rsid w:val="003D2537"/>
    <w:rsid w:val="003D2B42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0FC2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C5E20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3D61"/>
    <w:rsid w:val="0053420F"/>
    <w:rsid w:val="00535C31"/>
    <w:rsid w:val="0054194F"/>
    <w:rsid w:val="005428D2"/>
    <w:rsid w:val="00550B0A"/>
    <w:rsid w:val="0055304D"/>
    <w:rsid w:val="005543F9"/>
    <w:rsid w:val="0056085B"/>
    <w:rsid w:val="00561FF2"/>
    <w:rsid w:val="00564BCC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14EF"/>
    <w:rsid w:val="005B1F81"/>
    <w:rsid w:val="005B295F"/>
    <w:rsid w:val="005B2AE1"/>
    <w:rsid w:val="005B510F"/>
    <w:rsid w:val="005B58E4"/>
    <w:rsid w:val="005B5F53"/>
    <w:rsid w:val="005B60B0"/>
    <w:rsid w:val="005C2E32"/>
    <w:rsid w:val="005C2EF5"/>
    <w:rsid w:val="005C654F"/>
    <w:rsid w:val="005C66EE"/>
    <w:rsid w:val="005D6EAB"/>
    <w:rsid w:val="005D7AFA"/>
    <w:rsid w:val="005E4917"/>
    <w:rsid w:val="005E4B3B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0664B"/>
    <w:rsid w:val="0062045F"/>
    <w:rsid w:val="00621F9A"/>
    <w:rsid w:val="006254D9"/>
    <w:rsid w:val="006324B8"/>
    <w:rsid w:val="00632653"/>
    <w:rsid w:val="006341FA"/>
    <w:rsid w:val="00636197"/>
    <w:rsid w:val="00640A7A"/>
    <w:rsid w:val="00641CDB"/>
    <w:rsid w:val="0064247D"/>
    <w:rsid w:val="006426DC"/>
    <w:rsid w:val="00644DD4"/>
    <w:rsid w:val="0064544D"/>
    <w:rsid w:val="006457C1"/>
    <w:rsid w:val="00645B86"/>
    <w:rsid w:val="0064687B"/>
    <w:rsid w:val="006535A5"/>
    <w:rsid w:val="00655C58"/>
    <w:rsid w:val="00656372"/>
    <w:rsid w:val="00656E6B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E636C"/>
    <w:rsid w:val="006E7485"/>
    <w:rsid w:val="006F18E3"/>
    <w:rsid w:val="006F3FCA"/>
    <w:rsid w:val="006F5571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6BE5"/>
    <w:rsid w:val="008476A9"/>
    <w:rsid w:val="008578C1"/>
    <w:rsid w:val="00860B4F"/>
    <w:rsid w:val="00861ABC"/>
    <w:rsid w:val="00863E02"/>
    <w:rsid w:val="008641D3"/>
    <w:rsid w:val="00865DFF"/>
    <w:rsid w:val="008665F5"/>
    <w:rsid w:val="00866840"/>
    <w:rsid w:val="008709BF"/>
    <w:rsid w:val="008727A4"/>
    <w:rsid w:val="00872BF6"/>
    <w:rsid w:val="00873468"/>
    <w:rsid w:val="008751E5"/>
    <w:rsid w:val="00875A6F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0040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5C0"/>
    <w:rsid w:val="00957D01"/>
    <w:rsid w:val="0096098C"/>
    <w:rsid w:val="00961105"/>
    <w:rsid w:val="0096152B"/>
    <w:rsid w:val="009652F6"/>
    <w:rsid w:val="009675A0"/>
    <w:rsid w:val="009742F8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49CF"/>
    <w:rsid w:val="009B669B"/>
    <w:rsid w:val="009C154D"/>
    <w:rsid w:val="009C2CEB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4328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6CF2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02E8"/>
    <w:rsid w:val="00A61BDB"/>
    <w:rsid w:val="00A6306D"/>
    <w:rsid w:val="00A63938"/>
    <w:rsid w:val="00A65912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27A6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18C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1D39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2006B"/>
    <w:rsid w:val="00C2072E"/>
    <w:rsid w:val="00C22153"/>
    <w:rsid w:val="00C2239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314E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26368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C68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8E6"/>
    <w:rsid w:val="00DA2DC8"/>
    <w:rsid w:val="00DB04AB"/>
    <w:rsid w:val="00DB3407"/>
    <w:rsid w:val="00DB4E47"/>
    <w:rsid w:val="00DB6BF3"/>
    <w:rsid w:val="00DB7392"/>
    <w:rsid w:val="00DC0020"/>
    <w:rsid w:val="00DC214B"/>
    <w:rsid w:val="00DC5438"/>
    <w:rsid w:val="00DC69AB"/>
    <w:rsid w:val="00DD10CB"/>
    <w:rsid w:val="00DD4B54"/>
    <w:rsid w:val="00DD5BD1"/>
    <w:rsid w:val="00DE1B4A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21C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C7B52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357F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61A8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29917CC-0288-4C83-9DD6-E31606DB1A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9</Pages>
  <Words>4097</Words>
  <Characters>23356</Characters>
  <Application>Microsoft Office Word</Application>
  <DocSecurity>0</DocSecurity>
  <Lines>194</Lines>
  <Paragraphs>54</Paragraphs>
  <ScaleCrop>false</ScaleCrop>
  <Company/>
  <LinksUpToDate>false</LinksUpToDate>
  <CharactersWithSpaces>273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32</cp:revision>
  <cp:lastPrinted>2019-09-17T02:45:00Z</cp:lastPrinted>
  <dcterms:created xsi:type="dcterms:W3CDTF">2019-11-22T03:01:00Z</dcterms:created>
  <dcterms:modified xsi:type="dcterms:W3CDTF">2020-01-14T06:57:00Z</dcterms:modified>
</cp:coreProperties>
</file>